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C43ECB0" w14:textId="1C931E87" w:rsidR="009566B3" w:rsidRDefault="00435E31" w:rsidP="009566B3">
      <w:pPr>
        <w:rPr>
          <w:rFonts w:ascii="Times New Roman" w:hAnsi="Times New Roman"/>
        </w:rPr>
      </w:pPr>
      <w:r>
        <w:rPr>
          <w:rFonts w:ascii="Times New Roman" w:hAnsi="Times New Roman"/>
        </w:rPr>
        <w:t>S</w:t>
      </w:r>
      <w:r w:rsidR="00C6219D">
        <w:rPr>
          <w:rFonts w:ascii="Times New Roman" w:hAnsi="Times New Roman"/>
        </w:rPr>
        <w:t>4</w:t>
      </w:r>
      <w:bookmarkStart w:id="0" w:name="_GoBack"/>
      <w:bookmarkEnd w:id="0"/>
      <w:r>
        <w:rPr>
          <w:rFonts w:ascii="Times New Roman" w:hAnsi="Times New Roman"/>
        </w:rPr>
        <w:t xml:space="preserve"> </w:t>
      </w:r>
      <w:r w:rsidR="00B93B1E">
        <w:rPr>
          <w:rFonts w:ascii="Times New Roman" w:hAnsi="Times New Roman"/>
        </w:rPr>
        <w:t>Table</w:t>
      </w:r>
      <w:r>
        <w:rPr>
          <w:rFonts w:ascii="Times New Roman" w:hAnsi="Times New Roman"/>
        </w:rPr>
        <w:t>.</w:t>
      </w:r>
      <w:r w:rsidR="009566B3" w:rsidRPr="00C3346A">
        <w:rPr>
          <w:rFonts w:ascii="Times New Roman" w:hAnsi="Times New Roman"/>
        </w:rPr>
        <w:t xml:space="preserve"> </w:t>
      </w:r>
      <w:r w:rsidR="009566B3">
        <w:rPr>
          <w:rFonts w:ascii="Times New Roman" w:hAnsi="Times New Roman"/>
        </w:rPr>
        <w:t xml:space="preserve">Risk of </w:t>
      </w:r>
      <w:proofErr w:type="spellStart"/>
      <w:r w:rsidR="009566B3">
        <w:rPr>
          <w:rFonts w:ascii="Times New Roman" w:hAnsi="Times New Roman"/>
        </w:rPr>
        <w:t>bias</w:t>
      </w:r>
      <w:r w:rsidR="009566B3">
        <w:rPr>
          <w:rFonts w:ascii="Times New Roman" w:hAnsi="Times New Roman"/>
          <w:vertAlign w:val="superscript"/>
        </w:rPr>
        <w:t>a</w:t>
      </w:r>
      <w:proofErr w:type="spellEnd"/>
      <w:r w:rsidR="009566B3">
        <w:rPr>
          <w:rFonts w:ascii="Times New Roman" w:hAnsi="Times New Roman"/>
        </w:rPr>
        <w:t xml:space="preserve"> for papers reporting physical activity outcomes</w:t>
      </w:r>
    </w:p>
    <w:p w14:paraId="34DC12C7" w14:textId="77777777" w:rsidR="009566B3" w:rsidRDefault="009566B3" w:rsidP="009566B3">
      <w:pPr>
        <w:rPr>
          <w:rFonts w:ascii="Times New Roman" w:hAnsi="Times New Roman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3105"/>
        <w:gridCol w:w="1662"/>
        <w:gridCol w:w="1611"/>
        <w:gridCol w:w="1550"/>
        <w:gridCol w:w="1798"/>
        <w:gridCol w:w="1684"/>
        <w:gridCol w:w="1133"/>
        <w:gridCol w:w="1415"/>
      </w:tblGrid>
      <w:tr w:rsidR="009566B3" w:rsidRPr="0007517B" w14:paraId="3302EF11" w14:textId="77777777" w:rsidTr="00EE1B19">
        <w:tc>
          <w:tcPr>
            <w:tcW w:w="3107" w:type="dxa"/>
            <w:tcBorders>
              <w:bottom w:val="single" w:sz="4" w:space="0" w:color="auto"/>
            </w:tcBorders>
          </w:tcPr>
          <w:p w14:paraId="79C929EA" w14:textId="77777777" w:rsidR="009566B3" w:rsidRPr="0007517B" w:rsidRDefault="009566B3" w:rsidP="00EE1B19">
            <w:pPr>
              <w:rPr>
                <w:rFonts w:ascii="Times New Roman" w:hAnsi="Times New Roman"/>
                <w:b/>
              </w:rPr>
            </w:pPr>
            <w:r w:rsidRPr="0007517B">
              <w:rPr>
                <w:rFonts w:ascii="Times New Roman" w:hAnsi="Times New Roman"/>
                <w:b/>
              </w:rPr>
              <w:t>Paper</w:t>
            </w:r>
          </w:p>
        </w:tc>
        <w:tc>
          <w:tcPr>
            <w:tcW w:w="1662" w:type="dxa"/>
            <w:tcBorders>
              <w:bottom w:val="single" w:sz="4" w:space="0" w:color="auto"/>
            </w:tcBorders>
          </w:tcPr>
          <w:p w14:paraId="3559FD1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  <w:b/>
              </w:rPr>
            </w:pPr>
            <w:r w:rsidRPr="0007517B">
              <w:rPr>
                <w:rFonts w:ascii="Times New Roman" w:hAnsi="Times New Roman"/>
                <w:b/>
              </w:rPr>
              <w:t>Selection Bias</w:t>
            </w:r>
          </w:p>
        </w:tc>
        <w:tc>
          <w:tcPr>
            <w:tcW w:w="1611" w:type="dxa"/>
            <w:tcBorders>
              <w:bottom w:val="single" w:sz="4" w:space="0" w:color="auto"/>
            </w:tcBorders>
          </w:tcPr>
          <w:p w14:paraId="584FBB77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  <w:b/>
              </w:rPr>
            </w:pPr>
            <w:r w:rsidRPr="0007517B">
              <w:rPr>
                <w:rFonts w:ascii="Times New Roman" w:hAnsi="Times New Roman"/>
                <w:b/>
              </w:rPr>
              <w:t>Study Design</w:t>
            </w:r>
          </w:p>
        </w:tc>
        <w:tc>
          <w:tcPr>
            <w:tcW w:w="1550" w:type="dxa"/>
            <w:tcBorders>
              <w:bottom w:val="single" w:sz="4" w:space="0" w:color="auto"/>
            </w:tcBorders>
          </w:tcPr>
          <w:p w14:paraId="05D7A91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  <w:b/>
              </w:rPr>
            </w:pPr>
            <w:r w:rsidRPr="0007517B">
              <w:rPr>
                <w:rFonts w:ascii="Times New Roman" w:hAnsi="Times New Roman"/>
                <w:b/>
              </w:rPr>
              <w:t>Confounders</w:t>
            </w:r>
          </w:p>
        </w:tc>
        <w:tc>
          <w:tcPr>
            <w:tcW w:w="1798" w:type="dxa"/>
            <w:tcBorders>
              <w:bottom w:val="single" w:sz="4" w:space="0" w:color="auto"/>
            </w:tcBorders>
          </w:tcPr>
          <w:p w14:paraId="3D7E773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  <w:b/>
              </w:rPr>
            </w:pPr>
            <w:r w:rsidRPr="0007517B">
              <w:rPr>
                <w:rFonts w:ascii="Times New Roman" w:hAnsi="Times New Roman"/>
                <w:b/>
              </w:rPr>
              <w:t>Data collection methods</w:t>
            </w:r>
          </w:p>
        </w:tc>
        <w:tc>
          <w:tcPr>
            <w:tcW w:w="1684" w:type="dxa"/>
            <w:tcBorders>
              <w:bottom w:val="single" w:sz="4" w:space="0" w:color="auto"/>
            </w:tcBorders>
          </w:tcPr>
          <w:p w14:paraId="37AFC0E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  <w:b/>
              </w:rPr>
            </w:pPr>
            <w:r w:rsidRPr="0007517B">
              <w:rPr>
                <w:rFonts w:ascii="Times New Roman" w:hAnsi="Times New Roman"/>
                <w:b/>
              </w:rPr>
              <w:t>Withdrawal and dropouts</w:t>
            </w:r>
          </w:p>
        </w:tc>
        <w:tc>
          <w:tcPr>
            <w:tcW w:w="1133" w:type="dxa"/>
            <w:tcBorders>
              <w:bottom w:val="single" w:sz="4" w:space="0" w:color="auto"/>
            </w:tcBorders>
          </w:tcPr>
          <w:p w14:paraId="6C896FC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  <w:b/>
              </w:rPr>
            </w:pPr>
            <w:r w:rsidRPr="0007517B">
              <w:rPr>
                <w:rFonts w:ascii="Times New Roman" w:hAnsi="Times New Roman"/>
                <w:b/>
              </w:rPr>
              <w:t>Analyses</w:t>
            </w:r>
          </w:p>
        </w:tc>
        <w:tc>
          <w:tcPr>
            <w:tcW w:w="1415" w:type="dxa"/>
            <w:tcBorders>
              <w:bottom w:val="single" w:sz="4" w:space="0" w:color="auto"/>
            </w:tcBorders>
          </w:tcPr>
          <w:p w14:paraId="6F9144A2" w14:textId="77777777" w:rsidR="009566B3" w:rsidRPr="0067565F" w:rsidRDefault="009566B3" w:rsidP="00EE1B19">
            <w:pPr>
              <w:jc w:val="center"/>
              <w:rPr>
                <w:rFonts w:ascii="Times New Roman" w:hAnsi="Times New Roman"/>
                <w:b/>
                <w:vertAlign w:val="superscript"/>
              </w:rPr>
            </w:pPr>
            <w:r w:rsidRPr="0007517B">
              <w:rPr>
                <w:rFonts w:ascii="Times New Roman" w:hAnsi="Times New Roman"/>
                <w:b/>
              </w:rPr>
              <w:t>Global score</w:t>
            </w:r>
          </w:p>
        </w:tc>
      </w:tr>
      <w:tr w:rsidR="009566B3" w:rsidRPr="0007517B" w14:paraId="3CBA543F" w14:textId="77777777" w:rsidTr="00EE1B19">
        <w:tc>
          <w:tcPr>
            <w:tcW w:w="3107" w:type="dxa"/>
            <w:tcBorders>
              <w:top w:val="single" w:sz="4" w:space="0" w:color="auto"/>
            </w:tcBorders>
          </w:tcPr>
          <w:p w14:paraId="129A2E87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Ayvazoglu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 2015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BeXZhem9nbHU8L0F1dGhvcj48WWVhcj4yMDE1PC9ZZWFy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BeXZhem9nbHU8L0F1dGhvcj48WWVhcj4yMDE1PC9ZZWFy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7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  <w:tcBorders>
              <w:top w:val="single" w:sz="4" w:space="0" w:color="auto"/>
            </w:tcBorders>
          </w:tcPr>
          <w:p w14:paraId="3FF7B23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11" w:type="dxa"/>
            <w:tcBorders>
              <w:top w:val="single" w:sz="4" w:space="0" w:color="auto"/>
            </w:tcBorders>
          </w:tcPr>
          <w:p w14:paraId="1C7D5C5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  <w:tcBorders>
              <w:top w:val="single" w:sz="4" w:space="0" w:color="auto"/>
            </w:tcBorders>
          </w:tcPr>
          <w:p w14:paraId="104B9C4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  <w:tcBorders>
              <w:top w:val="single" w:sz="4" w:space="0" w:color="auto"/>
            </w:tcBorders>
          </w:tcPr>
          <w:p w14:paraId="3FB7AF4E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84" w:type="dxa"/>
            <w:tcBorders>
              <w:top w:val="single" w:sz="4" w:space="0" w:color="auto"/>
            </w:tcBorders>
          </w:tcPr>
          <w:p w14:paraId="04CD16C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  <w:tcBorders>
              <w:top w:val="single" w:sz="4" w:space="0" w:color="auto"/>
            </w:tcBorders>
          </w:tcPr>
          <w:p w14:paraId="4AF0C40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  <w:tcBorders>
              <w:top w:val="single" w:sz="4" w:space="0" w:color="auto"/>
            </w:tcBorders>
          </w:tcPr>
          <w:p w14:paraId="119C858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31632333" w14:textId="77777777" w:rsidTr="00EE1B19">
        <w:tc>
          <w:tcPr>
            <w:tcW w:w="3107" w:type="dxa"/>
          </w:tcPr>
          <w:p w14:paraId="533EB912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Boddy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. 2015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Cb2RkeTwvQXV0aG9yPjxZZWFyPjIwMTU8L1llYXI+PFJl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Cb2RkeTwvQXV0aG9yPjxZZWFyPjIwMTU8L1llYXI+PFJl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9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284ECC9E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11" w:type="dxa"/>
          </w:tcPr>
          <w:p w14:paraId="720CA48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6A100AA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798" w:type="dxa"/>
          </w:tcPr>
          <w:p w14:paraId="0474C8FD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684" w:type="dxa"/>
          </w:tcPr>
          <w:p w14:paraId="0F4F471D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133" w:type="dxa"/>
          </w:tcPr>
          <w:p w14:paraId="6F67D5A9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7D7CA21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0C7C8CE6" w14:textId="77777777" w:rsidTr="00EE1B19">
        <w:tc>
          <w:tcPr>
            <w:tcW w:w="3107" w:type="dxa"/>
          </w:tcPr>
          <w:p w14:paraId="434A2316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Bandini et al. 2013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Bandini&lt;/Author&gt;&lt;Year&gt;2013&lt;/Year&gt;&lt;RecNum&gt;25&lt;/RecNum&gt;&lt;DisplayText&gt;&lt;style face="superscript"&gt;25&lt;/style&gt;&lt;/DisplayText&gt;&lt;record&gt;&lt;rec-number&gt;25&lt;/rec-number&gt;&lt;foreign-keys&gt;&lt;key app="EN" db-id="swpzwzed809v9meet24pzpefwtvzrvvf55e0" timestamp="1448855282"&gt;25&lt;/key&gt;&lt;/foreign-keys&gt;&lt;ref-type name="Journal Article"&gt;17&lt;/ref-type&gt;&lt;contributors&gt;&lt;authors&gt;&lt;author&gt;Bandini, Linda G.&lt;/author&gt;&lt;author&gt;Gleason, James&lt;/author&gt;&lt;author&gt;Curtin, Carol&lt;/author&gt;&lt;author&gt;Lividini, Keith&lt;/author&gt;&lt;author&gt;Anderson, Sarah E.&lt;/author&gt;&lt;author&gt;Cermak, Sharon A.&lt;/author&gt;&lt;author&gt;Maslin, Melissa&lt;/author&gt;&lt;author&gt;Must, Aviva&lt;/author&gt;&lt;/authors&gt;&lt;/contributors&gt;&lt;auth-address&gt;Bandini, Linda G., Eunice Kennedy Shriver Center, University of Massachusetts Medical School, 200 Trapelo Road, Waltham, MA, US, 02452&lt;/auth-address&gt;&lt;titles&gt;&lt;title&gt;Comparison of physical activity between children with autism spectrum disorders and typically developing children&lt;/title&gt;&lt;secondary-title&gt;Autism&lt;/secondary-title&gt;&lt;/titles&gt;&lt;periodical&gt;&lt;full-title&gt;Autism&lt;/full-title&gt;&lt;/periodical&gt;&lt;pages&gt;44-54&lt;/pages&gt;&lt;volume&gt;17&lt;/volume&gt;&lt;number&gt;1&lt;/number&gt;&lt;keywords&gt;&lt;keyword&gt;physical activity&lt;/keyword&gt;&lt;keyword&gt;autism spectrum disorders&lt;/keyword&gt;&lt;keyword&gt;childhood development&lt;/keyword&gt;&lt;keyword&gt;Autism&lt;/keyword&gt;&lt;keyword&gt;Pervasive Developmental Disorders&lt;/keyword&gt;&lt;/keywords&gt;&lt;dates&gt;&lt;year&gt;2013&lt;/year&gt;&lt;/dates&gt;&lt;pub-location&gt;US&lt;/pub-location&gt;&lt;publisher&gt;Sage Publications&lt;/publisher&gt;&lt;isbn&gt;1362-3613&amp;#xD;1461-7005&lt;/isbn&gt;&lt;accession-num&gt;2013-06879-005&lt;/accession-num&gt;&lt;urls&gt;&lt;related-urls&gt;&lt;url&gt;http://ezproxy.deakin.edu.au/login?url=http://search.ebscohost.com/login.aspx?direct=true&amp;amp;db=psyh&amp;amp;AN=2013-06879-005&amp;amp;site=ehost-live&amp;amp;scope=site&lt;/url&gt;&lt;url&gt;linda.bandini@umassmed.edu&lt;/url&gt;&lt;/related-urls&gt;&lt;/urls&gt;&lt;remote-database-name&gt;psy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B23BAD">
              <w:rPr>
                <w:rFonts w:ascii="Times New Roman" w:hAnsi="Times New Roman"/>
                <w:noProof/>
                <w:vertAlign w:val="superscript"/>
              </w:rPr>
              <w:t>25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0E30C86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11" w:type="dxa"/>
          </w:tcPr>
          <w:p w14:paraId="0083EC5C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600F44F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798" w:type="dxa"/>
          </w:tcPr>
          <w:p w14:paraId="44D56C68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84" w:type="dxa"/>
          </w:tcPr>
          <w:p w14:paraId="4AACAB5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133" w:type="dxa"/>
          </w:tcPr>
          <w:p w14:paraId="5D3544F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5FA3082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50BBF074" w14:textId="77777777" w:rsidTr="00EE1B19">
        <w:tc>
          <w:tcPr>
            <w:tcW w:w="3107" w:type="dxa"/>
          </w:tcPr>
          <w:p w14:paraId="21360708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Dreyer Gillette et al. 2015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EcmV5ZXIgR2lsbGV0dGU8L0F1dGhvcj48WWVhcj4yMDE1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EcmV5ZXIgR2lsbGV0dGU8L0F1dGhvcj48WWVhcj4yMDE1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5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30B88F9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611" w:type="dxa"/>
          </w:tcPr>
          <w:p w14:paraId="3368FA28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5D519EC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798" w:type="dxa"/>
          </w:tcPr>
          <w:p w14:paraId="1F44443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84" w:type="dxa"/>
          </w:tcPr>
          <w:p w14:paraId="18FA576A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133" w:type="dxa"/>
          </w:tcPr>
          <w:p w14:paraId="56F83807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0B8A391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7F0465D7" w14:textId="77777777" w:rsidTr="00EE1B19">
        <w:tc>
          <w:tcPr>
            <w:tcW w:w="3107" w:type="dxa"/>
          </w:tcPr>
          <w:p w14:paraId="55048395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MacDonald et al</w:t>
            </w:r>
            <w:r>
              <w:rPr>
                <w:rFonts w:ascii="Times New Roman" w:hAnsi="Times New Roman"/>
              </w:rPr>
              <w:t xml:space="preserve">. 2011 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acdonald&lt;/Author&gt;&lt;Year&gt;2011&lt;/Year&gt;&lt;RecNum&gt;15&lt;/RecNum&gt;&lt;DisplayText&gt;&lt;style face="superscript"&gt;33&lt;/style&gt;&lt;/DisplayText&gt;&lt;record&gt;&lt;rec-number&gt;15&lt;/rec-number&gt;&lt;foreign-keys&gt;&lt;key app="EN" db-id="swpzwzed809v9meet24pzpefwtvzrvvf55e0" timestamp="1448855026"&gt;15&lt;/key&gt;&lt;/foreign-keys&gt;&lt;ref-type name="Journal Article"&gt;17&lt;/ref-type&gt;&lt;contributors&gt;&lt;authors&gt;&lt;author&gt;Macdonald, Megan&lt;/author&gt;&lt;author&gt;Esposito, Phil&lt;/author&gt;&lt;author&gt;Ulrich, Dale&lt;/author&gt;&lt;/authors&gt;&lt;/contributors&gt;&lt;auth-address&gt;School of Biological &amp;amp; Population Health Sciences, Exercise &amp;amp; Sport Science Program, Oregon State University, Corvallis, OR, USA. megan.macdonald@oregonstate.edu.&lt;/auth-address&gt;&lt;titles&gt;&lt;title&gt;The physical activity patterns of children with autism&lt;/title&gt;&lt;secondary-title&gt;BMC Research Notes&lt;/secondary-title&gt;&lt;/titles&gt;&lt;periodical&gt;&lt;full-title&gt;BMC Research Notes&lt;/full-title&gt;&lt;/periodical&gt;&lt;pages&gt;422-422&lt;/pages&gt;&lt;volume&gt;4&lt;/volume&gt;&lt;dates&gt;&lt;year&gt;2011&lt;/year&gt;&lt;/dates&gt;&lt;pub-location&gt;England&lt;/pub-location&gt;&lt;publisher&gt;Biomed Central&lt;/publisher&gt;&lt;isbn&gt;1756-0500&lt;/isbn&gt;&lt;accession-num&gt;22008607&lt;/accession-num&gt;&lt;urls&gt;&lt;related-urls&gt;&lt;url&gt;http://ezproxy.deakin.edu.au/login?url=http://search.ebscohost.com/login.aspx?direct=true&amp;amp;db=cmedm&amp;amp;AN=22008607&amp;amp;site=ehost-live&amp;amp;scope=site&lt;/url&gt;&lt;/related-urls&gt;&lt;/urls&gt;&lt;electronic-resource-num&gt;10.1186/1756-0500-4-422&lt;/electronic-resource-num&gt;&lt;remote-database-name&gt;cmedm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3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2938C51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11" w:type="dxa"/>
          </w:tcPr>
          <w:p w14:paraId="01EEEF8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46671F60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7D2B74D9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84" w:type="dxa"/>
          </w:tcPr>
          <w:p w14:paraId="072EAAE9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</w:tcPr>
          <w:p w14:paraId="245F6CB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7BDA413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63C604ED" w14:textId="77777777" w:rsidTr="00EE1B19">
        <w:tc>
          <w:tcPr>
            <w:tcW w:w="3107" w:type="dxa"/>
          </w:tcPr>
          <w:p w14:paraId="66C3F658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Memari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. 2012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emari&lt;/Author&gt;&lt;Year&gt;2012&lt;/Year&gt;&lt;RecNum&gt;27&lt;/RecNum&gt;&lt;DisplayText&gt;&lt;style face="superscript"&gt;26&lt;/style&gt;&lt;/DisplayText&gt;&lt;record&gt;&lt;rec-number&gt;27&lt;/rec-number&gt;&lt;foreign-keys&gt;&lt;key app="EN" db-id="swpzwzed809v9meet24pzpefwtvzrvvf55e0" timestamp="1448855330"&gt;27&lt;/key&gt;&lt;/foreign-keys&gt;&lt;ref-type name="Journal Article"&gt;17&lt;/ref-type&gt;&lt;contributors&gt;&lt;authors&gt;&lt;author&gt;Memari, A. H.&lt;/author&gt;&lt;author&gt;Ghaheri, B.&lt;/author&gt;&lt;author&gt;Ziaee, V.&lt;/author&gt;&lt;author&gt;Kordi, R.&lt;/author&gt;&lt;author&gt;Hafizi, S.&lt;/author&gt;&lt;author&gt;Moshayedi, P.&lt;/author&gt;&lt;/authors&gt;&lt;/contributors&gt;&lt;auth-address&gt;Memari, A. H., Sports Medicine Research Center, Tehran University of Medical Sciences, No. 7, Al-e-Ahmad Highway, Tehran, Iran, 14395-578&lt;/auth-address&gt;&lt;titles&gt;&lt;title&gt;Physical activity in children and adolescents with autism assessed by triaxial accelerometry&lt;/title&gt;&lt;secondary-title&gt;Pediatric Obesity&lt;/secondary-title&gt;&lt;/titles&gt;&lt;periodical&gt;&lt;full-title&gt;Pediatric Obesity&lt;/full-title&gt;&lt;/periodical&gt;&lt;pages&gt;150-158&lt;/pages&gt;&lt;volume&gt;8&lt;/volume&gt;&lt;number&gt;2&lt;/number&gt;&lt;keywords&gt;&lt;keyword&gt;physical activity&lt;/keyword&gt;&lt;keyword&gt;autism&lt;/keyword&gt;&lt;keyword&gt;triaxial accelerometry&lt;/keyword&gt;&lt;keyword&gt;autism spectrum disorder&lt;/keyword&gt;&lt;keyword&gt;comorbidities&lt;/keyword&gt;&lt;keyword&gt;obesity&lt;/keyword&gt;&lt;keyword&gt;Comorbidity&lt;/keyword&gt;&lt;keyword&gt;Pervasive Developmental Disorders&lt;/keyword&gt;&lt;/keywords&gt;&lt;dates&gt;&lt;year&gt;2012&lt;/year&gt;&lt;/dates&gt;&lt;pub-location&gt;United Kingdom&lt;/pub-location&gt;&lt;publisher&gt;Wiley-Blackwell Publishing Ltd.&lt;/publisher&gt;&lt;isbn&gt;2047-6302&amp;#xD;2047-6310&lt;/isbn&gt;&lt;accession-num&gt;2013-09458-007&lt;/accession-num&gt;&lt;urls&gt;&lt;related-urls&gt;&lt;url&gt;http://ezproxy.deakin.edu.au/login?url=http://search.ebscohost.com/login.aspx?direct=true&amp;amp;db=psyh&amp;amp;AN=2013-09458-007&amp;amp;site=ehost-live&amp;amp;scope=site&lt;/url&gt;&lt;url&gt;amirmemari@farabi.tums.ac.ir&lt;/url&gt;&lt;/related-urls&gt;&lt;/urls&gt;&lt;remote-database-name&gt;psy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26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06CE76F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11" w:type="dxa"/>
          </w:tcPr>
          <w:p w14:paraId="39B5E7B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12886F5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798" w:type="dxa"/>
          </w:tcPr>
          <w:p w14:paraId="1723439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684" w:type="dxa"/>
          </w:tcPr>
          <w:p w14:paraId="3EE5483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</w:tcPr>
          <w:p w14:paraId="7D10DEBD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0B3DFAAA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</w:tr>
      <w:tr w:rsidR="009566B3" w:rsidRPr="0007517B" w14:paraId="5B2C491A" w14:textId="77777777" w:rsidTr="00EE1B19">
        <w:tc>
          <w:tcPr>
            <w:tcW w:w="3107" w:type="dxa"/>
          </w:tcPr>
          <w:p w14:paraId="3EB7E8A4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Memari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. 2015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NZW1hcmk8L0F1dGhvcj48WWVhcj4yMDE1PC9ZZWFyPjxS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NZW1hcmk8L0F1dGhvcj48WWVhcj4yMDE1PC9ZZWFyPjxS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41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3064AEAD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11" w:type="dxa"/>
          </w:tcPr>
          <w:p w14:paraId="218DE72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5BEAC2B9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583D2C7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684" w:type="dxa"/>
          </w:tcPr>
          <w:p w14:paraId="3DDEC0D8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</w:tcPr>
          <w:p w14:paraId="2598F77C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785B21CA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0DA230E1" w14:textId="77777777" w:rsidTr="00EE1B19">
        <w:tc>
          <w:tcPr>
            <w:tcW w:w="3107" w:type="dxa"/>
          </w:tcPr>
          <w:p w14:paraId="4CFD5B10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Must et al. 2015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Must&lt;/Author&gt;&lt;Year&gt;2015&lt;/Year&gt;&lt;RecNum&gt;5&lt;/RecNum&gt;&lt;DisplayText&gt;&lt;style face="superscript"&gt;40&lt;/style&gt;&lt;/DisplayText&gt;&lt;record&gt;&lt;rec-number&gt;5&lt;/rec-number&gt;&lt;foreign-keys&gt;&lt;key app="EN" db-id="swpzwzed809v9meet24pzpefwtvzrvvf55e0" timestamp="1448854894"&gt;5&lt;/key&gt;&lt;/foreign-keys&gt;&lt;ref-type name="Journal Article"&gt;17&lt;/ref-type&gt;&lt;contributors&gt;&lt;authors&gt;&lt;author&gt;Must, Aviva&lt;/author&gt;&lt;author&gt;Phillips, Sarah&lt;/author&gt;&lt;author&gt;Curtin, Carol&lt;/author&gt;&lt;author&gt;Bandini, Linda G.&lt;/author&gt;&lt;/authors&gt;&lt;/contributors&gt;&lt;auth-address&gt;Dept of Public Health and Community Medicine, Tufts University, Boston, MA.&lt;/auth-address&gt;&lt;titles&gt;&lt;title&gt;Barriers to Physical Activity in Children With Autism Spectrum Disorders: Relationship to Physical Activity and Screen Time&lt;/title&gt;&lt;secondary-title&gt;Journal Of Physical Activity &amp;amp; Health&lt;/secondary-title&gt;&lt;/titles&gt;&lt;periodical&gt;&lt;full-title&gt;Journal Of Physical Activity &amp;amp; Health&lt;/full-title&gt;&lt;/periodical&gt;&lt;pages&gt;529-534&lt;/pages&gt;&lt;volume&gt;12&lt;/volume&gt;&lt;number&gt;4&lt;/number&gt;&lt;dates&gt;&lt;year&gt;2015&lt;/year&gt;&lt;/dates&gt;&lt;pub-location&gt;United States&lt;/pub-location&gt;&lt;publisher&gt;Human Kinetics Publishers&lt;/publisher&gt;&lt;isbn&gt;1543-5474&lt;/isbn&gt;&lt;accession-num&gt;25920014&lt;/accession-num&gt;&lt;urls&gt;&lt;related-urls&gt;&lt;url&gt;http://ezproxy.deakin.edu.au/login?url=http://search.ebscohost.com/login.aspx?direct=true&amp;amp;db=mdc&amp;amp;AN=25920014&amp;amp;site=ehost-live&amp;amp;scope=site&lt;/url&gt;&lt;/related-urls&gt;&lt;/urls&gt;&lt;electronic-resource-num&gt;10.1123/jpah.2013-0271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40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2E9B4EE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11" w:type="dxa"/>
          </w:tcPr>
          <w:p w14:paraId="172DCDF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5342D6A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798" w:type="dxa"/>
          </w:tcPr>
          <w:p w14:paraId="46322D78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84" w:type="dxa"/>
          </w:tcPr>
          <w:p w14:paraId="0E073C2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133" w:type="dxa"/>
          </w:tcPr>
          <w:p w14:paraId="469B325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4AE6A70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144E7471" w14:textId="77777777" w:rsidTr="00EE1B19">
        <w:tc>
          <w:tcPr>
            <w:tcW w:w="3107" w:type="dxa"/>
          </w:tcPr>
          <w:p w14:paraId="2239D4D9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Orsmond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. 2011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Orsmond&lt;/Author&gt;&lt;Year&gt;2011&lt;/Year&gt;&lt;RecNum&gt;20&lt;/RecNum&gt;&lt;DisplayText&gt;&lt;style face="superscript"&gt;28&lt;/style&gt;&lt;/DisplayText&gt;&lt;record&gt;&lt;rec-number&gt;20&lt;/rec-number&gt;&lt;foreign-keys&gt;&lt;key app="EN" db-id="swpzwzed809v9meet24pzpefwtvzrvvf55e0" timestamp="1448855107"&gt;20&lt;/key&gt;&lt;/foreign-keys&gt;&lt;ref-type name="Journal Article"&gt;17&lt;/ref-type&gt;&lt;contributors&gt;&lt;authors&gt;&lt;author&gt;Orsmond, Gael I.&lt;/author&gt;&lt;author&gt;Kuo, Hsin-Yu&lt;/author&gt;&lt;/authors&gt;&lt;/contributors&gt;&lt;auth-address&gt;Orsmond, Gael I., Department of Occupational Therapy, Boston University, 635 Commonwealth Ave., Boston, MA, US, 02215&lt;/auth-address&gt;&lt;titles&gt;&lt;title&gt;The daily lives of adolescents with an autism spectrum disorder: Discretionary time use and activity partners&lt;/title&gt;&lt;secondary-title&gt;Autism&lt;/secondary-title&gt;&lt;/titles&gt;&lt;periodical&gt;&lt;full-title&gt;Autism&lt;/full-title&gt;&lt;/periodical&gt;&lt;pages&gt;579-599&lt;/pages&gt;&lt;volume&gt;15&lt;/volume&gt;&lt;number&gt;5&lt;/number&gt;&lt;keywords&gt;&lt;keyword&gt;autism spectrum disorder&lt;/keyword&gt;&lt;keyword&gt;discretionary time&lt;/keyword&gt;&lt;keyword&gt;adolescents&lt;/keyword&gt;&lt;keyword&gt;time use&lt;/keyword&gt;&lt;keyword&gt;symptoms&lt;/keyword&gt;&lt;keyword&gt;Adolescent Development&lt;/keyword&gt;&lt;keyword&gt;Leisure Time&lt;/keyword&gt;&lt;keyword&gt;Pervasive Developmental Disorders&lt;/keyword&gt;&lt;keyword&gt;Time&lt;/keyword&gt;&lt;/keywords&gt;&lt;dates&gt;&lt;year&gt;2011&lt;/year&gt;&lt;/dates&gt;&lt;pub-location&gt;US&lt;/pub-location&gt;&lt;publisher&gt;Sage Publications&lt;/publisher&gt;&lt;isbn&gt;1362-3613&amp;#xD;1461-7005&lt;/isbn&gt;&lt;accession-num&gt;2011-24183-005&lt;/accession-num&gt;&lt;urls&gt;&lt;related-urls&gt;&lt;url&gt;http://ezproxy.deakin.edu.au/login?url=http://search.ebscohost.com/login.aspx?direct=true&amp;amp;db=psyh&amp;amp;AN=2011-24183-005&amp;amp;site=ehost-live&amp;amp;scope=site&lt;/url&gt;&lt;url&gt;gorsmond@bu.edu&lt;/url&gt;&lt;/related-urls&gt;&lt;/urls&gt;&lt;remote-database-name&gt;psy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28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1FA749A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11" w:type="dxa"/>
          </w:tcPr>
          <w:p w14:paraId="6FC11D59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5E8FDA70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4FBBE54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84" w:type="dxa"/>
          </w:tcPr>
          <w:p w14:paraId="7658F3BE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</w:tcPr>
          <w:p w14:paraId="4D8BBD6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04ED07BC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7A9210AE" w14:textId="77777777" w:rsidTr="00EE1B19">
        <w:tc>
          <w:tcPr>
            <w:tcW w:w="3107" w:type="dxa"/>
          </w:tcPr>
          <w:p w14:paraId="20D5CEEC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Obrusnikova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. 2011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Obrusnikova&lt;/Author&gt;&lt;Year&gt;2011&lt;/Year&gt;&lt;RecNum&gt;28&lt;/RecNum&gt;&lt;DisplayText&gt;&lt;style face="superscript"&gt;27&lt;/style&gt;&lt;/DisplayText&gt;&lt;record&gt;&lt;rec-number&gt;28&lt;/rec-number&gt;&lt;foreign-keys&gt;&lt;key app="EN" db-id="swpzwzed809v9meet24pzpefwtvzrvvf55e0" timestamp="1448855630"&gt;28&lt;/key&gt;&lt;/foreign-keys&gt;&lt;ref-type name="Journal Article"&gt;17&lt;/ref-type&gt;&lt;contributors&gt;&lt;authors&gt;&lt;author&gt;Obrusnikova, Iva&lt;/author&gt;&lt;author&gt;Cavalier, Albert R.&lt;/author&gt;&lt;/authors&gt;&lt;/contributors&gt;&lt;auth-address&gt;Obrusnikova, Iva, Behavioral Health &amp;amp; Nutrition, University of Delaware, 26 North College Avenue, Newark, DE, US, 19716&lt;/auth-address&gt;&lt;titles&gt;&lt;title&gt;Perceived barriers and facilitators of participation in after-school physical activity by children with autism spectrum disorders&lt;/title&gt;&lt;secondary-title&gt;Journal of Developmental and Physical Disabilities&lt;/secondary-title&gt;&lt;/titles&gt;&lt;periodical&gt;&lt;full-title&gt;Journal of Developmental and Physical Disabilities&lt;/full-title&gt;&lt;/periodical&gt;&lt;pages&gt;195-211&lt;/pages&gt;&lt;volume&gt;23&lt;/volume&gt;&lt;number&gt;3&lt;/number&gt;&lt;keywords&gt;&lt;keyword&gt;participation&lt;/keyword&gt;&lt;keyword&gt;after school physical activity&lt;/keyword&gt;&lt;keyword&gt;children&lt;/keyword&gt;&lt;keyword&gt;autism spectrum disorders&lt;/keyword&gt;&lt;keyword&gt;After School Programs&lt;/keyword&gt;&lt;keyword&gt;Autism&lt;/keyword&gt;&lt;keyword&gt;Pervasive Developmental Disorders&lt;/keyword&gt;&lt;/keywords&gt;&lt;dates&gt;&lt;year&gt;2011&lt;/year&gt;&lt;/dates&gt;&lt;pub-location&gt;Germany&lt;/pub-location&gt;&lt;publisher&gt;Springer&lt;/publisher&gt;&lt;isbn&gt;1056-263X&amp;#xD;1573-3580&lt;/isbn&gt;&lt;accession-num&gt;2011-08445-003&lt;/accession-num&gt;&lt;urls&gt;&lt;related-urls&gt;&lt;url&gt;http://ezproxy.deakin.edu.au/login?url=http://search.ebscohost.com/login.aspx?direct=true&amp;amp;db=psyh&amp;amp;AN=2011-08445-003&amp;amp;site=ehost-live&amp;amp;scope=site&lt;/url&gt;&lt;url&gt;obrusnik@udel.edu&lt;/url&gt;&lt;/related-urls&gt;&lt;/urls&gt;&lt;remote-database-name&gt;psy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27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456FEC3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11" w:type="dxa"/>
          </w:tcPr>
          <w:p w14:paraId="71C66B9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550" w:type="dxa"/>
          </w:tcPr>
          <w:p w14:paraId="641BAAF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1479ED3E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684" w:type="dxa"/>
          </w:tcPr>
          <w:p w14:paraId="248F298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133" w:type="dxa"/>
          </w:tcPr>
          <w:p w14:paraId="23382CB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3D18C6DE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692BBA2E" w14:textId="77777777" w:rsidTr="00EE1B19">
        <w:tc>
          <w:tcPr>
            <w:tcW w:w="3107" w:type="dxa"/>
          </w:tcPr>
          <w:p w14:paraId="5096E1D7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Pan et al, 2005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Pan&lt;/Author&gt;&lt;Year&gt;2005&lt;/Year&gt;&lt;RecNum&gt;47&lt;/RecNum&gt;&lt;DisplayText&gt;&lt;style face="superscript"&gt;29&lt;/style&gt;&lt;/DisplayText&gt;&lt;record&gt;&lt;rec-number&gt;47&lt;/rec-number&gt;&lt;foreign-keys&gt;&lt;key app="EN" db-id="swpzwzed809v9meet24pzpefwtvzrvvf55e0" timestamp="1448855973"&gt;47&lt;/key&gt;&lt;/foreign-keys&gt;&lt;ref-type name="Journal Article"&gt;17&lt;/ref-type&gt;&lt;contributors&gt;&lt;authors&gt;&lt;author&gt;Pan, C. Y.&lt;/author&gt;&lt;author&gt;Frey, G. C.&lt;/author&gt;&lt;/authors&gt;&lt;/contributors&gt;&lt;auth-address&gt;Indiana Univ, Bloomington, IN 47405 USA&lt;/auth-address&gt;&lt;titles&gt;&lt;title&gt;Identifying physical activity determinants in youth with autism spectrum disorders&lt;/title&gt;&lt;secondary-title&gt;Research Quarterly for Exercise and Sport&lt;/secondary-title&gt;&lt;alt-title&gt;Res Q Exercise Sport&lt;/alt-title&gt;&lt;/titles&gt;&lt;periodical&gt;&lt;full-title&gt;Research Quarterly for Exercise and Sport&lt;/full-title&gt;&lt;abbr-1&gt;Res Q Exercise Sport&lt;/abbr-1&gt;&lt;/periodical&gt;&lt;alt-periodical&gt;&lt;full-title&gt;Research Quarterly for Exercise and Sport&lt;/full-title&gt;&lt;abbr-1&gt;Res Q Exercise Sport&lt;/abbr-1&gt;&lt;/alt-periodical&gt;&lt;pages&gt;A116-A117&lt;/pages&gt;&lt;volume&gt;76&lt;/volume&gt;&lt;number&gt;1&lt;/number&gt;&lt;dates&gt;&lt;year&gt;2005&lt;/year&gt;&lt;pub-dates&gt;&lt;date&gt;Mar&lt;/date&gt;&lt;/pub-dates&gt;&lt;/dates&gt;&lt;isbn&gt;0270-1367&lt;/isbn&gt;&lt;accession-num&gt;WOS:000227648700315&lt;/accession-num&gt;&lt;urls&gt;&lt;related-urls&gt;&lt;url&gt;&amp;lt;Go to ISI&amp;gt;://WOS:000227648700315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29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4762CE0C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11" w:type="dxa"/>
          </w:tcPr>
          <w:p w14:paraId="34876D2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4A72BC3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2EAA93E5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684" w:type="dxa"/>
          </w:tcPr>
          <w:p w14:paraId="60F887D7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</w:tcPr>
          <w:p w14:paraId="3980202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035EDC07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5FE718B6" w14:textId="77777777" w:rsidTr="00EE1B19">
        <w:tc>
          <w:tcPr>
            <w:tcW w:w="3107" w:type="dxa"/>
          </w:tcPr>
          <w:p w14:paraId="4D92550C" w14:textId="77777777" w:rsidR="009566B3" w:rsidRPr="0007517B" w:rsidRDefault="009566B3" w:rsidP="00EE1B19">
            <w:pPr>
              <w:rPr>
                <w:rFonts w:ascii="Times New Roman" w:hAnsi="Times New Roman"/>
                <w:b/>
              </w:rPr>
            </w:pPr>
            <w:r w:rsidRPr="0007517B">
              <w:rPr>
                <w:rFonts w:ascii="Times New Roman" w:hAnsi="Times New Roman"/>
              </w:rPr>
              <w:t>Pan et al, 2006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Pan&lt;/Author&gt;&lt;Year&gt;2006&lt;/Year&gt;&lt;RecNum&gt;30&lt;/RecNum&gt;&lt;DisplayText&gt;&lt;style face="superscript"&gt;30&lt;/style&gt;&lt;/DisplayText&gt;&lt;record&gt;&lt;rec-number&gt;30&lt;/rec-number&gt;&lt;foreign-keys&gt;&lt;key app="EN" db-id="swpzwzed809v9meet24pzpefwtvzrvvf55e0" timestamp="1448855718"&gt;30&lt;/key&gt;&lt;/foreign-keys&gt;&lt;ref-type name="Journal Article"&gt;17&lt;/ref-type&gt;&lt;contributors&gt;&lt;authors&gt;&lt;author&gt;Pan, Chien-Yu&lt;/author&gt;&lt;author&gt;Frey, Georgia C.&lt;/author&gt;&lt;/authors&gt;&lt;/contributors&gt;&lt;auth-address&gt;Frey, Georgia C., Department of Kinesiology, Indiana University, HPER 179, 1025 E 7th St., Bloomington, IN, US, 47405&lt;/auth-address&gt;&lt;titles&gt;&lt;title&gt;Physical Activity Patterns in Youth with Autism Spectrum Disorders&lt;/title&gt;&lt;secondary-title&gt;Journal of Autism and Developmental Disorders&lt;/secondary-title&gt;&lt;/titles&gt;&lt;periodical&gt;&lt;full-title&gt;Journal of Autism and Developmental Disorders&lt;/full-title&gt;&lt;/periodical&gt;&lt;pages&gt;597-606&lt;/pages&gt;&lt;volume&gt;36&lt;/volume&gt;&lt;number&gt;5&lt;/number&gt;&lt;keywords&gt;&lt;keyword&gt;physical activity&lt;/keyword&gt;&lt;keyword&gt;youth&lt;/keyword&gt;&lt;keyword&gt;autism spectrum disorders&lt;/keyword&gt;&lt;keyword&gt;age differences&lt;/keyword&gt;&lt;keyword&gt;Adolescent Development&lt;/keyword&gt;&lt;keyword&gt;Autism&lt;/keyword&gt;&lt;keyword&gt;Human Sex Differences&lt;/keyword&gt;&lt;keyword&gt;Motor Processes&lt;/keyword&gt;&lt;keyword&gt;Pervasive Developmental Disorders&lt;/keyword&gt;&lt;/keywords&gt;&lt;dates&gt;&lt;year&gt;2006&lt;/year&gt;&lt;/dates&gt;&lt;pub-location&gt;Germany&lt;/pub-location&gt;&lt;publisher&gt;Springer&lt;/publisher&gt;&lt;isbn&gt;0162-3257&amp;#xD;1573-3432&lt;/isbn&gt;&lt;accession-num&gt;2006-10934-003&lt;/accession-num&gt;&lt;urls&gt;&lt;related-urls&gt;&lt;url&gt;http://ezproxy.deakin.edu.au/login?url=http://search.ebscohost.com/login.aspx?direct=true&amp;amp;db=psyh&amp;amp;AN=2006-10934-003&amp;amp;site=ehost-live&amp;amp;scope=site&lt;/url&gt;&lt;url&gt;gfrey@indiana.edu&lt;/url&gt;&lt;/related-urls&gt;&lt;/urls&gt;&lt;remote-database-name&gt;psy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0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01D57B2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11" w:type="dxa"/>
          </w:tcPr>
          <w:p w14:paraId="75E1B605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6F10C285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71035E07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84" w:type="dxa"/>
          </w:tcPr>
          <w:p w14:paraId="293B1A2C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133" w:type="dxa"/>
          </w:tcPr>
          <w:p w14:paraId="5B67C58D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37129B9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60D7BD30" w14:textId="77777777" w:rsidTr="00EE1B19">
        <w:tc>
          <w:tcPr>
            <w:tcW w:w="3107" w:type="dxa"/>
          </w:tcPr>
          <w:p w14:paraId="3FABF4CE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Pan et al, 2011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Pan&lt;/Author&gt;&lt;Year&gt;2011&lt;/Year&gt;&lt;RecNum&gt;32&lt;/RecNum&gt;&lt;DisplayText&gt;&lt;style face="superscript"&gt;31&lt;/style&gt;&lt;/DisplayText&gt;&lt;record&gt;&lt;rec-number&gt;32&lt;/rec-number&gt;&lt;foreign-keys&gt;&lt;key app="EN" db-id="swpzwzed809v9meet24pzpefwtvzrvvf55e0" timestamp="1448855751"&gt;32&lt;/key&gt;&lt;/foreign-keys&gt;&lt;ref-type name="Journal Article"&gt;17&lt;/ref-type&gt;&lt;contributors&gt;&lt;authors&gt;&lt;author&gt;Pan, Chien-Yu&lt;/author&gt;&lt;author&gt;Tsai, Chia-Liang&lt;/author&gt;&lt;author&gt;Hsieh, Kai-Wen&lt;/author&gt;&lt;author&gt;Chu, Chia-Hua&lt;/author&gt;&lt;author&gt;Li, Ya-Lin&lt;/author&gt;&lt;author&gt;Huang, Shih-Tse&lt;/author&gt;&lt;/authors&gt;&lt;/contributors&gt;&lt;auth-address&gt;Pan, Chien-Yu, Department of Physical Education, National Kaohsiung Normal University, No. 116, He-Ping First Road, Kaohsiung, Taiwan, 802&lt;/auth-address&gt;&lt;titles&gt;&lt;title&gt;Accelerometer-determined physical activity among elementary school-aged children with autism spectrum disorders in Taiwan&lt;/title&gt;&lt;secondary-title&gt;Research in Autism Spectrum Disorders&lt;/secondary-title&gt;&lt;/titles&gt;&lt;periodical&gt;&lt;full-title&gt;Research in Autism Spectrum Disorders&lt;/full-title&gt;&lt;/periodical&gt;&lt;pages&gt;1042-1052&lt;/pages&gt;&lt;volume&gt;5&lt;/volume&gt;&lt;number&gt;3&lt;/number&gt;&lt;keywords&gt;&lt;keyword&gt;autism spectrum disorders&lt;/keyword&gt;&lt;keyword&gt;autism&lt;/keyword&gt;&lt;keyword&gt;physical activity patterns&lt;/keyword&gt;&lt;keyword&gt;elementary school-aged children&lt;/keyword&gt;&lt;keyword&gt;age differences&lt;/keyword&gt;&lt;keyword&gt;Elementary School Students&lt;/keyword&gt;&lt;keyword&gt;Pervasive Developmental Disorders&lt;/keyword&gt;&lt;keyword&gt;Physical Activity&lt;/keyword&gt;&lt;/keywords&gt;&lt;dates&gt;&lt;year&gt;2011&lt;/year&gt;&lt;/dates&gt;&lt;pub-location&gt;Netherlands&lt;/pub-location&gt;&lt;publisher&gt;Elsevier Science&lt;/publisher&gt;&lt;isbn&gt;1750-9467&lt;/isbn&gt;&lt;accession-num&gt;2011-04787-012&lt;/accession-num&gt;&lt;urls&gt;&lt;related-urls&gt;&lt;url&gt;http://ezproxy.deakin.edu.au/login?url=http://search.ebscohost.com/login.aspx?direct=true&amp;amp;db=psyh&amp;amp;AN=2011-04787-012&amp;amp;site=ehost-live&amp;amp;scope=site&lt;/url&gt;&lt;url&gt;chpan@nknucc.nknu.edu.tw&lt;/url&gt;&lt;/related-urls&gt;&lt;/urls&gt;&lt;remote-database-name&gt;psy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1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42DB51E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11" w:type="dxa"/>
          </w:tcPr>
          <w:p w14:paraId="72E13D2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45F3797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288715D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84" w:type="dxa"/>
          </w:tcPr>
          <w:p w14:paraId="615E4DA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</w:tcPr>
          <w:p w14:paraId="79D6948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380CDF1A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22660DCC" w14:textId="77777777" w:rsidTr="00EE1B19">
        <w:tc>
          <w:tcPr>
            <w:tcW w:w="3107" w:type="dxa"/>
          </w:tcPr>
          <w:p w14:paraId="4F81C4FC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Sandt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. 2005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andt&lt;/Author&gt;&lt;Year&gt;2005&lt;/Year&gt;&lt;RecNum&gt;33&lt;/RecNum&gt;&lt;DisplayText&gt;&lt;style face="superscript"&gt;32&lt;/style&gt;&lt;/DisplayText&gt;&lt;record&gt;&lt;rec-number&gt;33&lt;/rec-number&gt;&lt;foreign-keys&gt;&lt;key app="EN" db-id="swpzwzed809v9meet24pzpefwtvzrvvf55e0" timestamp="1448855873"&gt;33&lt;/key&gt;&lt;/foreign-keys&gt;&lt;ref-type name="Journal Article"&gt;17&lt;/ref-type&gt;&lt;contributors&gt;&lt;authors&gt;&lt;author&gt;Sandt, Dawn D. Rosser&lt;/author&gt;&lt;author&gt;Frey, Georgia C.&lt;/author&gt;&lt;/authors&gt;&lt;/contributors&gt;&lt;titles&gt;&lt;title&gt;Comparison of Physical Activity Levels Between Children With and Without Autistic Spectrum Disorders&lt;/title&gt;&lt;secondary-title&gt;Adapted Physical Activity Quarterly&lt;/secondary-title&gt;&lt;/titles&gt;&lt;periodical&gt;&lt;full-title&gt;Adapted Physical Activity Quarterly&lt;/full-title&gt;&lt;/periodical&gt;&lt;pages&gt;146&lt;/pages&gt;&lt;volume&gt;22&lt;/volume&gt;&lt;number&gt;2&lt;/number&gt;&lt;keywords&gt;&lt;keyword&gt;*PHYSICAL education&lt;/keyword&gt;&lt;keyword&gt;*PHYSICAL fitness&lt;/keyword&gt;&lt;keyword&gt;AUTISTIC children&lt;/keyword&gt;&lt;keyword&gt;DEVELOPMENTALLY disabled children&lt;/keyword&gt;&lt;keyword&gt;MENTALLY ill children&lt;/keyword&gt;&lt;keyword&gt;AUTISM in children&lt;/keyword&gt;&lt;/keywords&gt;&lt;dates&gt;&lt;year&gt;2005&lt;/year&gt;&lt;/dates&gt;&lt;isbn&gt;07365829&lt;/isbn&gt;&lt;accession-num&gt;16748574&lt;/accession-num&gt;&lt;urls&gt;&lt;related-urls&gt;&lt;url&gt;http://ezproxy.deakin.edu.au/login?url=http://search.ebscohost.com/login.aspx?direct=true&amp;amp;db=s3h&amp;amp;AN=16748574&amp;amp;site=ehost-live&amp;amp;scope=site&lt;/url&gt;&lt;/related-urls&gt;&lt;/urls&gt;&lt;remote-database-name&gt;s3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2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406EDCA0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11" w:type="dxa"/>
          </w:tcPr>
          <w:p w14:paraId="7812C13C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028C1635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533CA90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684" w:type="dxa"/>
          </w:tcPr>
          <w:p w14:paraId="592D26BE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133" w:type="dxa"/>
          </w:tcPr>
          <w:p w14:paraId="34343685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521C4A95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2D9779E4" w14:textId="77777777" w:rsidTr="00EE1B19">
        <w:tc>
          <w:tcPr>
            <w:tcW w:w="3107" w:type="dxa"/>
          </w:tcPr>
          <w:p w14:paraId="402C1284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Tatsumi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., 2015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UYXRzdW1pPC9BdXRob3I+PFllYXI+MjAxNDwvWWVhcj48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UYXRzdW1pPC9BdXRob3I+PFllYXI+MjAxNDwvWWVhcj48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6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75CF2FC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11" w:type="dxa"/>
          </w:tcPr>
          <w:p w14:paraId="2868359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40DBBA8A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4890292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84" w:type="dxa"/>
          </w:tcPr>
          <w:p w14:paraId="5D88BCE0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</w:tcPr>
          <w:p w14:paraId="61C2BE2E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0706DEA1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7380BDCE" w14:textId="77777777" w:rsidTr="00EE1B19">
        <w:tc>
          <w:tcPr>
            <w:tcW w:w="3107" w:type="dxa"/>
          </w:tcPr>
          <w:p w14:paraId="272BEA89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Tyler et al. 2014</w:t>
            </w:r>
            <w:r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Tyler&lt;/Author&gt;&lt;Year&gt;2014&lt;/Year&gt;&lt;RecNum&gt;24&lt;/RecNum&gt;&lt;DisplayText&gt;&lt;style face="superscript"&gt;34&lt;/style&gt;&lt;/DisplayText&gt;&lt;record&gt;&lt;rec-number&gt;24&lt;/rec-number&gt;&lt;foreign-keys&gt;&lt;key app="EN" db-id="swpzwzed809v9meet24pzpefwtvzrvvf55e0" timestamp="1448855124"&gt;24&lt;/key&gt;&lt;/foreign-keys&gt;&lt;ref-type name="Journal Article"&gt;17&lt;/ref-type&gt;&lt;contributors&gt;&lt;authors&gt;&lt;author&gt;Tyler, Kiley&lt;/author&gt;&lt;author&gt;MacDonald, Megan&lt;/author&gt;&lt;author&gt;Menear, Kristi&lt;/author&gt;&lt;/authors&gt;&lt;/contributors&gt;&lt;auth-address&gt;College of Public Health and Human Sciences, Oregon State University, Corvallis, OR 97331, USA.&amp;#xD;School of Education, University of Alabama at Birmingham, Birmingham, AL 35294, USA.&lt;/auth-address&gt;&lt;titles&gt;&lt;title&gt;Physical activity and physical fitness of school-aged children and youth with autism spectrum disorders&lt;/title&gt;&lt;secondary-title&gt;Autism Research And Treatment&lt;/secondary-title&gt;&lt;/titles&gt;&lt;periodical&gt;&lt;full-title&gt;Autism Research And Treatment&lt;/full-title&gt;&lt;/periodical&gt;&lt;pages&gt;312163-312163&lt;/pages&gt;&lt;volume&gt;2014&lt;/volume&gt;&lt;dates&gt;&lt;year&gt;2014&lt;/year&gt;&lt;/dates&gt;&lt;pub-location&gt;Egypt&lt;/pub-location&gt;&lt;publisher&gt;Hindawi Pub. Corp&lt;/publisher&gt;&lt;isbn&gt;2090-1925&lt;/isbn&gt;&lt;accession-num&gt;25309753&lt;/accession-num&gt;&lt;urls&gt;&lt;related-urls&gt;&lt;url&gt;http://ezproxy.deakin.edu.au/login?url=http://search.ebscohost.com/login.aspx?direct=true&amp;amp;db=cmedm&amp;amp;AN=25309753&amp;amp;site=ehost-live&amp;amp;scope=site&lt;/url&gt;&lt;/related-urls&gt;&lt;/urls&gt;&lt;electronic-resource-num&gt;10.1155/2014/312163&lt;/electronic-resource-num&gt;&lt;remote-database-name&gt;cmedm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4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</w:tcPr>
          <w:p w14:paraId="5AD140EA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2</w:t>
            </w:r>
          </w:p>
        </w:tc>
        <w:tc>
          <w:tcPr>
            <w:tcW w:w="1611" w:type="dxa"/>
          </w:tcPr>
          <w:p w14:paraId="28B44539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</w:tcPr>
          <w:p w14:paraId="26D06AFC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</w:tcPr>
          <w:p w14:paraId="24A4FFC5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684" w:type="dxa"/>
          </w:tcPr>
          <w:p w14:paraId="68F4E136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133" w:type="dxa"/>
          </w:tcPr>
          <w:p w14:paraId="1570BABF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</w:tcPr>
          <w:p w14:paraId="20B8FAF8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  <w:tr w:rsidR="009566B3" w:rsidRPr="0007517B" w14:paraId="4260EB2F" w14:textId="77777777" w:rsidTr="00EE1B19">
        <w:tc>
          <w:tcPr>
            <w:tcW w:w="3107" w:type="dxa"/>
            <w:tcBorders>
              <w:bottom w:val="single" w:sz="4" w:space="0" w:color="auto"/>
            </w:tcBorders>
          </w:tcPr>
          <w:p w14:paraId="2CFE6D24" w14:textId="77777777" w:rsidR="009566B3" w:rsidRPr="0007517B" w:rsidRDefault="009566B3" w:rsidP="00EE1B19">
            <w:pPr>
              <w:rPr>
                <w:rFonts w:ascii="Times New Roman" w:hAnsi="Times New Roman"/>
              </w:rPr>
            </w:pPr>
            <w:proofErr w:type="spellStart"/>
            <w:r w:rsidRPr="0007517B">
              <w:rPr>
                <w:rFonts w:ascii="Times New Roman" w:hAnsi="Times New Roman"/>
              </w:rPr>
              <w:t>Wachnob</w:t>
            </w:r>
            <w:proofErr w:type="spellEnd"/>
            <w:r w:rsidRPr="0007517B">
              <w:rPr>
                <w:rFonts w:ascii="Times New Roman" w:hAnsi="Times New Roman"/>
              </w:rPr>
              <w:t xml:space="preserve"> et al. 2015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XYWNob2I8L0F1dGhvcj48WWVhcj4yMDE1PC9ZZWFyPjxS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XYWNob2I8L0F1dGhvcj48WWVhcj4yMDE1PC9ZZWFyPjxS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 w:rsidRPr="005C0AF7">
              <w:rPr>
                <w:rFonts w:ascii="Times New Roman" w:hAnsi="Times New Roman"/>
                <w:noProof/>
                <w:vertAlign w:val="superscript"/>
              </w:rPr>
              <w:t>38</w:t>
            </w:r>
            <w:r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1662" w:type="dxa"/>
            <w:tcBorders>
              <w:bottom w:val="single" w:sz="4" w:space="0" w:color="auto"/>
            </w:tcBorders>
          </w:tcPr>
          <w:p w14:paraId="37ADC7BC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11" w:type="dxa"/>
            <w:tcBorders>
              <w:bottom w:val="single" w:sz="4" w:space="0" w:color="auto"/>
            </w:tcBorders>
          </w:tcPr>
          <w:p w14:paraId="20D43FFB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550" w:type="dxa"/>
            <w:tcBorders>
              <w:bottom w:val="single" w:sz="4" w:space="0" w:color="auto"/>
            </w:tcBorders>
          </w:tcPr>
          <w:p w14:paraId="09A73B02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798" w:type="dxa"/>
            <w:tcBorders>
              <w:bottom w:val="single" w:sz="4" w:space="0" w:color="auto"/>
            </w:tcBorders>
          </w:tcPr>
          <w:p w14:paraId="6F8F5F64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  <w:tc>
          <w:tcPr>
            <w:tcW w:w="1684" w:type="dxa"/>
            <w:tcBorders>
              <w:bottom w:val="single" w:sz="4" w:space="0" w:color="auto"/>
            </w:tcBorders>
          </w:tcPr>
          <w:p w14:paraId="6A4B6AD9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133" w:type="dxa"/>
            <w:tcBorders>
              <w:bottom w:val="single" w:sz="4" w:space="0" w:color="auto"/>
            </w:tcBorders>
          </w:tcPr>
          <w:p w14:paraId="6A4EF9D8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1</w:t>
            </w:r>
          </w:p>
        </w:tc>
        <w:tc>
          <w:tcPr>
            <w:tcW w:w="1415" w:type="dxa"/>
            <w:tcBorders>
              <w:bottom w:val="single" w:sz="4" w:space="0" w:color="auto"/>
            </w:tcBorders>
          </w:tcPr>
          <w:p w14:paraId="72D3CCB3" w14:textId="77777777" w:rsidR="009566B3" w:rsidRPr="0007517B" w:rsidRDefault="009566B3" w:rsidP="00EE1B19">
            <w:pPr>
              <w:jc w:val="center"/>
              <w:rPr>
                <w:rFonts w:ascii="Times New Roman" w:hAnsi="Times New Roman"/>
              </w:rPr>
            </w:pPr>
            <w:r w:rsidRPr="0007517B">
              <w:rPr>
                <w:rFonts w:ascii="Times New Roman" w:hAnsi="Times New Roman"/>
              </w:rPr>
              <w:t>3</w:t>
            </w:r>
          </w:p>
        </w:tc>
      </w:tr>
    </w:tbl>
    <w:p w14:paraId="1B2B432B" w14:textId="77777777" w:rsidR="009566B3" w:rsidRDefault="009566B3" w:rsidP="009566B3">
      <w:pPr>
        <w:rPr>
          <w:rFonts w:ascii="Times New Roman" w:hAnsi="Times New Roman"/>
        </w:rPr>
      </w:pPr>
      <w:proofErr w:type="gramStart"/>
      <w:r>
        <w:rPr>
          <w:rFonts w:ascii="Times New Roman" w:hAnsi="Times New Roman"/>
          <w:vertAlign w:val="superscript"/>
        </w:rPr>
        <w:t>a</w:t>
      </w:r>
      <w:proofErr w:type="gramEnd"/>
      <w:r>
        <w:rPr>
          <w:rFonts w:ascii="Times New Roman" w:hAnsi="Times New Roman"/>
          <w:vertAlign w:val="superscript"/>
        </w:rPr>
        <w:t xml:space="preserve"> </w:t>
      </w:r>
      <w:r>
        <w:rPr>
          <w:rFonts w:ascii="Times New Roman" w:hAnsi="Times New Roman"/>
        </w:rPr>
        <w:t>1= strong quality/low risk of bias, 2 = moderate quality/risk of bias, 3= weak quality/high risk of bias</w:t>
      </w:r>
    </w:p>
    <w:sectPr w:rsidR="009566B3" w:rsidSect="00FD7F6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1D"/>
    <w:multiLevelType w:val="multilevel"/>
    <w:tmpl w:val="0D46A8C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DB16A87"/>
    <w:multiLevelType w:val="hybridMultilevel"/>
    <w:tmpl w:val="35BA7DF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143DBB"/>
    <w:multiLevelType w:val="hybridMultilevel"/>
    <w:tmpl w:val="D89A47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2202B1"/>
    <w:multiLevelType w:val="hybridMultilevel"/>
    <w:tmpl w:val="76086F4E"/>
    <w:lvl w:ilvl="0" w:tplc="0344BCFA">
      <w:start w:val="2"/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A2131EC"/>
    <w:multiLevelType w:val="hybridMultilevel"/>
    <w:tmpl w:val="E0A488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BB00EB0"/>
    <w:multiLevelType w:val="hybridMultilevel"/>
    <w:tmpl w:val="31A27C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C354282"/>
    <w:multiLevelType w:val="hybridMultilevel"/>
    <w:tmpl w:val="BC2A482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0E52DB8"/>
    <w:multiLevelType w:val="multilevel"/>
    <w:tmpl w:val="584A736A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52A07DB8"/>
    <w:multiLevelType w:val="hybridMultilevel"/>
    <w:tmpl w:val="16503946"/>
    <w:lvl w:ilvl="0" w:tplc="3C0C1244">
      <w:start w:val="2"/>
      <w:numFmt w:val="bullet"/>
      <w:lvlText w:val=""/>
      <w:lvlJc w:val="left"/>
      <w:pPr>
        <w:ind w:left="720" w:hanging="360"/>
      </w:pPr>
      <w:rPr>
        <w:rFonts w:ascii="Symbol" w:eastAsia="MS Mincho" w:hAnsi="Symbol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5EF7AAE"/>
    <w:multiLevelType w:val="hybridMultilevel"/>
    <w:tmpl w:val="E13E893C"/>
    <w:lvl w:ilvl="0" w:tplc="07C6B734"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DD342BD"/>
    <w:multiLevelType w:val="hybridMultilevel"/>
    <w:tmpl w:val="317E04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89F6075"/>
    <w:multiLevelType w:val="hybridMultilevel"/>
    <w:tmpl w:val="85965C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337655A"/>
    <w:multiLevelType w:val="hybridMultilevel"/>
    <w:tmpl w:val="D4D46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CED68F9"/>
    <w:multiLevelType w:val="hybridMultilevel"/>
    <w:tmpl w:val="FC6694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2"/>
  </w:num>
  <w:num w:numId="3">
    <w:abstractNumId w:val="4"/>
  </w:num>
  <w:num w:numId="4">
    <w:abstractNumId w:val="11"/>
  </w:num>
  <w:num w:numId="5">
    <w:abstractNumId w:val="10"/>
  </w:num>
  <w:num w:numId="6">
    <w:abstractNumId w:val="5"/>
  </w:num>
  <w:num w:numId="7">
    <w:abstractNumId w:val="9"/>
  </w:num>
  <w:num w:numId="8">
    <w:abstractNumId w:val="1"/>
  </w:num>
  <w:num w:numId="9">
    <w:abstractNumId w:val="0"/>
  </w:num>
  <w:num w:numId="10">
    <w:abstractNumId w:val="7"/>
  </w:num>
  <w:num w:numId="11">
    <w:abstractNumId w:val="13"/>
  </w:num>
  <w:num w:numId="12">
    <w:abstractNumId w:val="8"/>
  </w:num>
  <w:num w:numId="13">
    <w:abstractNumId w:val="3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51FCF"/>
    <w:rsid w:val="00192200"/>
    <w:rsid w:val="003776E0"/>
    <w:rsid w:val="00392EED"/>
    <w:rsid w:val="00393A9C"/>
    <w:rsid w:val="00435E31"/>
    <w:rsid w:val="00650A69"/>
    <w:rsid w:val="00651FCF"/>
    <w:rsid w:val="00753BB9"/>
    <w:rsid w:val="00851A2C"/>
    <w:rsid w:val="00920B78"/>
    <w:rsid w:val="00936D14"/>
    <w:rsid w:val="009566B3"/>
    <w:rsid w:val="00B93B1E"/>
    <w:rsid w:val="00C277D2"/>
    <w:rsid w:val="00C6219D"/>
    <w:rsid w:val="00FF4D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2E56BE5"/>
  <w15:docId w15:val="{AB9B2E86-4EBF-4A08-B9EC-8A1BC2DD8B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1FCF"/>
    <w:pPr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paragraph" w:styleId="Heading1">
    <w:name w:val="heading 1"/>
    <w:basedOn w:val="Normal"/>
    <w:link w:val="Heading1Char"/>
    <w:uiPriority w:val="9"/>
    <w:qFormat/>
    <w:rsid w:val="00651FCF"/>
    <w:pPr>
      <w:spacing w:before="240" w:after="120"/>
      <w:outlineLvl w:val="0"/>
    </w:pPr>
    <w:rPr>
      <w:rFonts w:ascii="Times New Roman" w:eastAsia="Times New Roman" w:hAnsi="Times New Roman"/>
      <w:b/>
      <w:bCs/>
      <w:color w:val="000000"/>
      <w:kern w:val="36"/>
      <w:sz w:val="33"/>
      <w:szCs w:val="33"/>
      <w:lang w:val="en-AU" w:eastAsia="en-AU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51FCF"/>
    <w:pPr>
      <w:keepNext/>
      <w:spacing w:before="240" w:after="60"/>
      <w:outlineLvl w:val="3"/>
    </w:pPr>
    <w:rPr>
      <w:rFonts w:ascii="Calibri" w:eastAsia="Times New Roman" w:hAnsi="Calibr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1FCF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en-AU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51FCF"/>
    <w:rPr>
      <w:rFonts w:ascii="Calibri" w:eastAsia="Times New Roman" w:hAnsi="Calibri" w:cs="Times New Roman"/>
      <w:b/>
      <w:bCs/>
      <w:sz w:val="28"/>
      <w:szCs w:val="28"/>
      <w:lang w:val="en-US"/>
    </w:rPr>
  </w:style>
  <w:style w:type="paragraph" w:styleId="ListParagraph">
    <w:name w:val="List Paragraph"/>
    <w:basedOn w:val="Normal"/>
    <w:uiPriority w:val="34"/>
    <w:qFormat/>
    <w:rsid w:val="00651FCF"/>
    <w:pPr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651FC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651FCF"/>
  </w:style>
  <w:style w:type="character" w:customStyle="1" w:styleId="CommentTextChar">
    <w:name w:val="Comment Text Char"/>
    <w:basedOn w:val="DefaultParagraphFont"/>
    <w:link w:val="CommentText"/>
    <w:uiPriority w:val="99"/>
    <w:rsid w:val="00651FCF"/>
    <w:rPr>
      <w:rFonts w:ascii="Cambria" w:eastAsia="MS Mincho" w:hAnsi="Cambria" w:cs="Times New Roman"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1FC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1FCF"/>
    <w:rPr>
      <w:rFonts w:ascii="Cambria" w:eastAsia="MS Mincho" w:hAnsi="Cambria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1FC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1FCF"/>
    <w:rPr>
      <w:rFonts w:ascii="Lucida Grande" w:eastAsia="MS Mincho" w:hAnsi="Lucida Grande" w:cs="Lucida Grande"/>
      <w:sz w:val="18"/>
      <w:szCs w:val="18"/>
      <w:lang w:val="en-US"/>
    </w:rPr>
  </w:style>
  <w:style w:type="table" w:styleId="TableGrid">
    <w:name w:val="Table Grid"/>
    <w:basedOn w:val="TableNormal"/>
    <w:uiPriority w:val="59"/>
    <w:rsid w:val="00651FCF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651FCF"/>
    <w:pPr>
      <w:spacing w:after="0" w:line="240" w:lineRule="auto"/>
    </w:pPr>
    <w:rPr>
      <w:rFonts w:ascii="Cambria" w:eastAsia="Cambria" w:hAnsi="Cambria" w:cs="Times New Roman"/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NormalWeb">
    <w:name w:val="Normal (Web)"/>
    <w:basedOn w:val="Normal"/>
    <w:uiPriority w:val="99"/>
    <w:semiHidden/>
    <w:unhideWhenUsed/>
    <w:rsid w:val="00651FCF"/>
    <w:rPr>
      <w:rFonts w:ascii="Times New Roman" w:eastAsia="Cambria" w:hAnsi="Times New Roman"/>
      <w:lang w:val="en-AU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651FCF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651FCF"/>
    <w:rPr>
      <w:rFonts w:ascii="Times New Roman" w:eastAsia="MS Mincho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1FCF"/>
    <w:pPr>
      <w:ind w:left="709" w:hanging="709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651FCF"/>
    <w:rPr>
      <w:rFonts w:ascii="Times New Roman" w:eastAsia="MS Mincho" w:hAnsi="Times New Roman" w:cs="Times New Roman"/>
      <w:noProof/>
      <w:sz w:val="24"/>
      <w:szCs w:val="24"/>
      <w:lang w:val="en-US"/>
    </w:rPr>
  </w:style>
  <w:style w:type="paragraph" w:styleId="Revision">
    <w:name w:val="Revision"/>
    <w:hidden/>
    <w:uiPriority w:val="99"/>
    <w:semiHidden/>
    <w:rsid w:val="00651FCF"/>
    <w:pPr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ref-journal">
    <w:name w:val="ref-journal"/>
    <w:basedOn w:val="DefaultParagraphFont"/>
    <w:rsid w:val="00651FCF"/>
  </w:style>
  <w:style w:type="character" w:customStyle="1" w:styleId="ref-vol">
    <w:name w:val="ref-vol"/>
    <w:basedOn w:val="DefaultParagraphFont"/>
    <w:rsid w:val="00651FCF"/>
  </w:style>
  <w:style w:type="character" w:customStyle="1" w:styleId="mixed-citation">
    <w:name w:val="mixed-citation"/>
    <w:basedOn w:val="DefaultParagraphFont"/>
    <w:rsid w:val="00651FCF"/>
  </w:style>
  <w:style w:type="character" w:customStyle="1" w:styleId="ref-title">
    <w:name w:val="ref-title"/>
    <w:basedOn w:val="DefaultParagraphFont"/>
    <w:rsid w:val="00651FCF"/>
  </w:style>
  <w:style w:type="character" w:styleId="Hyperlink">
    <w:name w:val="Hyperlink"/>
    <w:uiPriority w:val="99"/>
    <w:unhideWhenUsed/>
    <w:rsid w:val="00651FCF"/>
    <w:rPr>
      <w:color w:val="0000FF"/>
      <w:u w:val="single"/>
    </w:rPr>
  </w:style>
  <w:style w:type="character" w:customStyle="1" w:styleId="nowrap">
    <w:name w:val="nowrap"/>
    <w:basedOn w:val="DefaultParagraphFont"/>
    <w:rsid w:val="00651FCF"/>
  </w:style>
  <w:style w:type="character" w:customStyle="1" w:styleId="element-citation">
    <w:name w:val="element-citation"/>
    <w:basedOn w:val="DefaultParagraphFont"/>
    <w:rsid w:val="00651FCF"/>
  </w:style>
  <w:style w:type="character" w:styleId="Emphasis">
    <w:name w:val="Emphasis"/>
    <w:uiPriority w:val="20"/>
    <w:qFormat/>
    <w:rsid w:val="00651FCF"/>
    <w:rPr>
      <w:i/>
      <w:iCs/>
    </w:rPr>
  </w:style>
  <w:style w:type="character" w:styleId="FollowedHyperlink">
    <w:name w:val="FollowedHyperlink"/>
    <w:uiPriority w:val="99"/>
    <w:semiHidden/>
    <w:unhideWhenUsed/>
    <w:rsid w:val="00651FCF"/>
    <w:rPr>
      <w:color w:val="954F72"/>
      <w:u w:val="single"/>
    </w:rPr>
  </w:style>
  <w:style w:type="character" w:customStyle="1" w:styleId="tgc">
    <w:name w:val="_tgc"/>
    <w:basedOn w:val="DefaultParagraphFont"/>
    <w:rsid w:val="00651FC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016</Words>
  <Characters>17192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akin University</Company>
  <LinksUpToDate>false</LinksUpToDate>
  <CharactersWithSpaces>201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na Hinkley</dc:creator>
  <cp:keywords/>
  <dc:description/>
  <cp:lastModifiedBy>Trina Hinkley</cp:lastModifiedBy>
  <cp:revision>3</cp:revision>
  <dcterms:created xsi:type="dcterms:W3CDTF">2017-02-13T21:45:00Z</dcterms:created>
  <dcterms:modified xsi:type="dcterms:W3CDTF">2017-02-19T21:43:00Z</dcterms:modified>
</cp:coreProperties>
</file>